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7E5E8F">
        <w:t xml:space="preserve">Figure </w:t>
      </w:r>
      <w:r w:rsidR="007E5E8F">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7E5BCF">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3867438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7E5E8F">
        <w:t xml:space="preserve">Figure </w:t>
      </w:r>
      <w:r w:rsidR="007E5E8F">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7E5E8F">
        <w:t xml:space="preserve">Table </w:t>
      </w:r>
      <w:r w:rsidR="007E5E8F">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fldSimple w:instr=" SEQ Figure \* ARABIC ">
        <w:r w:rsidR="007E5BCF">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7E5E8F">
        <w:t xml:space="preserve">Table </w:t>
      </w:r>
      <w:r w:rsidR="007E5E8F">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fldSimple w:instr=" SEQ Table \* ARABIC ">
        <w:r w:rsidR="007E5E8F">
          <w:rPr>
            <w:noProof/>
          </w:rPr>
          <w:t>1</w:t>
        </w:r>
      </w:fldSimple>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7E5E8F">
        <w:t xml:space="preserve">Figure </w:t>
      </w:r>
      <w:r w:rsidR="007E5E8F">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7E5E8F">
        <w:t xml:space="preserve">Figure </w:t>
      </w:r>
      <w:r w:rsidR="007E5E8F">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lastRenderedPageBreak/>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7E5E8F">
        <w:t xml:space="preserve">Figure </w:t>
      </w:r>
      <w:r w:rsidR="007E5E8F">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7E5E8F">
        <w:t xml:space="preserve">Figure </w:t>
      </w:r>
      <w:r w:rsidR="007E5E8F">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7E5E8F">
        <w:t xml:space="preserve">Figure </w:t>
      </w:r>
      <w:r w:rsidR="007E5E8F">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7E5E8F">
        <w:t xml:space="preserve">Table </w:t>
      </w:r>
      <w:r w:rsidR="007E5E8F">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7E5E8F">
        <w:t xml:space="preserve">Figure </w:t>
      </w:r>
      <w:r w:rsidR="007E5E8F">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7E5E8F">
        <w:t xml:space="preserve">Figure </w:t>
      </w:r>
      <w:r w:rsidR="007E5E8F">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7E5E8F">
        <w:t xml:space="preserve">Figure </w:t>
      </w:r>
      <w:r w:rsidR="007E5E8F">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2206726"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7E5E8F">
        <w:t xml:space="preserve">Figure </w:t>
      </w:r>
      <w:r w:rsidR="007E5E8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7E5E8F">
        <w:t xml:space="preserve">Figure </w:t>
      </w:r>
      <w:r w:rsidR="007E5E8F">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7E5E8F">
        <w:t xml:space="preserve">Figure </w:t>
      </w:r>
      <w:r w:rsidR="007E5E8F">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lastRenderedPageBreak/>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fldSimple w:instr=" SEQ Figure \* ARABIC ">
        <w:r w:rsidR="007E5BCF">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7435C6D5" w:rsidR="00AB4159" w:rsidRPr="00C704FC" w:rsidRDefault="0091550E" w:rsidP="0022121A">
      <w:pPr>
        <w:pStyle w:val="Caption"/>
      </w:pPr>
      <w:bookmarkStart w:id="5" w:name="_Ref481414335"/>
      <w:r>
        <w:t xml:space="preserve">Figure </w:t>
      </w:r>
      <w:fldSimple w:instr=" SEQ Figure \* ARABIC ">
        <w:r w:rsidR="007E5BCF">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7E5E8F">
        <w:t xml:space="preserve">Figure </w:t>
      </w:r>
      <w:r w:rsidR="007E5E8F">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7E5E8F">
        <w:t xml:space="preserve">Table </w:t>
      </w:r>
      <w:r w:rsidR="007E5E8F">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18740C">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18740C">
        <w:t>Supplementary Figure 3</w:t>
      </w:r>
      <w:r w:rsidR="0018740C">
        <w:fldChar w:fldCharType="end"/>
      </w:r>
      <w:r w:rsidR="0018740C">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13B84763" w14:textId="45853617" w:rsidR="00AC3C8D" w:rsidRDefault="000C68DF" w:rsidP="00AC3C8D">
      <w:pPr>
        <w:pStyle w:val="Heading2"/>
      </w:pPr>
      <w:r>
        <w:br w:type="column"/>
      </w:r>
      <w:r w:rsidR="00AC3C8D">
        <w:lastRenderedPageBreak/>
        <w:t>Dehydration</w:t>
      </w:r>
    </w:p>
    <w:p w14:paraId="3954DF26" w14:textId="491D2F41" w:rsidR="00103EBB" w:rsidRDefault="00E721C2" w:rsidP="005D7BC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7E5E8F">
        <w:t xml:space="preserve">Figure </w:t>
      </w:r>
      <w:r w:rsidR="007E5E8F">
        <w:rPr>
          <w:noProof/>
        </w:rPr>
        <w:t>5</w:t>
      </w:r>
      <w:r w:rsidR="00E07129">
        <w:fldChar w:fldCharType="end"/>
      </w:r>
      <w:r w:rsidR="00E07129">
        <w:t>)</w:t>
      </w:r>
      <w:r w:rsidR="006C1D09">
        <w:t>.</w:t>
      </w:r>
      <w:r w:rsidR="00FE570E">
        <w:t xml:space="preserve"> </w:t>
      </w:r>
      <w:r w:rsidR="007D71B9">
        <w:t>The partially hydrated SC1-2 used as a starting material for dehydration does not contain clear [tri] or [Mg] peaks, so we focus primarily on</w:t>
      </w:r>
      <w:r w:rsidR="00E461E4">
        <w:t xml:space="preserve"> the profiles measured for</w:t>
      </w:r>
      <w:r w:rsidR="007D71B9">
        <w:t xml:space="preserve"> </w:t>
      </w:r>
      <w:r w:rsidR="008F2CC8">
        <w:t xml:space="preserve">bulk H, </w:t>
      </w:r>
      <w:r w:rsidR="007D71B9">
        <w:t>[Si-Fe</w:t>
      </w:r>
      <w:r w:rsidR="007D71B9" w:rsidRPr="007D71B9">
        <w:rPr>
          <w:vertAlign w:val="superscript"/>
        </w:rPr>
        <w:t>2+</w:t>
      </w:r>
      <w:r w:rsidR="007D71B9">
        <w:t>] at 3600 cm</w:t>
      </w:r>
      <w:r w:rsidR="007D71B9" w:rsidRPr="007D71B9">
        <w:rPr>
          <w:vertAlign w:val="superscript"/>
        </w:rPr>
        <w:t>-1</w:t>
      </w:r>
      <w:r w:rsidR="008F2CC8">
        <w:t>, and [Ti-3525]</w:t>
      </w:r>
      <w:r w:rsidR="005D7BC1">
        <w:t xml:space="preserve">. </w:t>
      </w:r>
      <w:r w:rsidR="00BD4093">
        <w:t>The other [Ti] peak and [Si] peaks profiles</w:t>
      </w:r>
      <w:r w:rsidR="00726170">
        <w:t xml:space="preserve"> are</w:t>
      </w:r>
      <w:r w:rsidR="00BD4093">
        <w:t xml:space="preserve"> similar to [Ti-3525]. </w:t>
      </w:r>
      <w:r w:rsidR="005D7BC1">
        <w:t xml:space="preserve">Profiles used to model diffusivities are shown in </w:t>
      </w:r>
      <w:r w:rsidR="00E461E4">
        <w:fldChar w:fldCharType="begin"/>
      </w:r>
      <w:r w:rsidR="00E461E4">
        <w:instrText xml:space="preserve"> REF _Ref482090897 \h </w:instrText>
      </w:r>
      <w:r w:rsidR="00E461E4">
        <w:fldChar w:fldCharType="separate"/>
      </w:r>
      <w:r w:rsidR="007E5E8F">
        <w:t xml:space="preserve">Figure </w:t>
      </w:r>
      <w:r w:rsidR="007E5E8F">
        <w:rPr>
          <w:noProof/>
        </w:rPr>
        <w:t>6</w:t>
      </w:r>
      <w:r w:rsidR="00E461E4">
        <w:fldChar w:fldCharType="end"/>
      </w:r>
      <w:r w:rsidR="007D71B9">
        <w:t>.</w:t>
      </w:r>
      <w:r w:rsidR="00E461E4">
        <w:t xml:space="preserve"> </w:t>
      </w:r>
      <w:r w:rsidR="005D7BC1">
        <w:t>These profiles are normalized to the initial hy</w:t>
      </w:r>
      <w:r w:rsidR="00846322">
        <w:t>d</w:t>
      </w:r>
      <w:r w:rsidR="005D7BC1">
        <w:t xml:space="preserve">rated concentrations. </w:t>
      </w:r>
      <w:r w:rsidR="00103EBB">
        <w:t>Several of the profiles are assymetric, which we attribute primarily to error in the quadratic baseline</w:t>
      </w:r>
      <w:r w:rsidR="00726170">
        <w:t xml:space="preserve">s </w:t>
      </w:r>
      <w:r w:rsidR="003B76F7">
        <w:t>used (</w:t>
      </w:r>
      <w:r w:rsidR="00103EBB">
        <w:fldChar w:fldCharType="begin"/>
      </w:r>
      <w:r w:rsidR="00103EBB">
        <w:instrText xml:space="preserve"> REF _Ref480967392 \h </w:instrText>
      </w:r>
      <w:r w:rsidR="00103EBB">
        <w:fldChar w:fldCharType="separate"/>
      </w:r>
      <w:r w:rsidR="00103EBB">
        <w:t xml:space="preserve">Figure </w:t>
      </w:r>
      <w:r w:rsidR="00103EBB">
        <w:rPr>
          <w:noProof/>
        </w:rPr>
        <w:t>5</w:t>
      </w:r>
      <w:r w:rsidR="00103EBB">
        <w:fldChar w:fldCharType="end"/>
      </w:r>
      <w:r w:rsidR="003B76F7">
        <w:t>)</w:t>
      </w:r>
      <w:r w:rsidR="00103EBB">
        <w:t>. Linear baselines drawn between wavenumbers 3700 and 3200 cm</w:t>
      </w:r>
      <w:r w:rsidR="00103EBB" w:rsidRPr="00103EBB">
        <w:rPr>
          <w:vertAlign w:val="superscript"/>
        </w:rPr>
        <w:t>-1</w:t>
      </w:r>
      <w:r w:rsidR="00103EBB">
        <w:t xml:space="preserve"> remove much of this asymmetry (</w:t>
      </w:r>
      <w:r w:rsidR="00103EBB">
        <w:fldChar w:fldCharType="begin"/>
      </w:r>
      <w:r w:rsidR="00103EBB">
        <w:instrText xml:space="preserve"> REF _Ref482709737 \r \h </w:instrText>
      </w:r>
      <w:r w:rsidR="00103EBB">
        <w:fldChar w:fldCharType="separate"/>
      </w:r>
      <w:r w:rsidR="00103EBB">
        <w:t>Supplementary Figure 4</w:t>
      </w:r>
      <w:r w:rsidR="00103EBB">
        <w:fldChar w:fldCharType="end"/>
      </w:r>
      <w:r w:rsidR="00103EBB">
        <w:t xml:space="preserve">) but also frequently result in negative areas during the final dehydration steps. </w:t>
      </w:r>
      <w:r w:rsidR="00796073">
        <w:t>The baselines also frequently changed s</w:t>
      </w:r>
      <w:r w:rsidR="00726170">
        <w:t>lightly both across profiles</w:t>
      </w:r>
      <w:r w:rsidR="00796073">
        <w:t xml:space="preserve"> and over time. </w:t>
      </w:r>
    </w:p>
    <w:p w14:paraId="3AEA121A" w14:textId="77777777" w:rsidR="005230D3" w:rsidRDefault="005230D3" w:rsidP="005D7BC1">
      <w:pPr>
        <w:rPr>
          <w:rFonts w:cstheme="minorHAnsi"/>
        </w:rPr>
      </w:pPr>
    </w:p>
    <w:p w14:paraId="7E898A71" w14:textId="528D5080" w:rsidR="0002670A" w:rsidRDefault="0002670A" w:rsidP="005D7BC1">
      <w:pPr>
        <w:rPr>
          <w:rFonts w:cstheme="minorHAnsi"/>
        </w:rPr>
      </w:pPr>
      <w:r>
        <w:rPr>
          <w:rFonts w:cstheme="minorHAnsi"/>
        </w:rPr>
        <w:t>Something about modeling res</w:t>
      </w:r>
      <w:r w:rsidR="00236BF8">
        <w:rPr>
          <w:rFonts w:cstheme="minorHAnsi"/>
        </w:rPr>
        <w:t xml:space="preserve">ults for all SC1-2 peaks, plus supplementary figures. </w:t>
      </w:r>
    </w:p>
    <w:p w14:paraId="568D1C75" w14:textId="77777777" w:rsidR="0002670A" w:rsidRDefault="0002670A" w:rsidP="005D7BC1"/>
    <w:p w14:paraId="73877CD8" w14:textId="070C6258" w:rsidR="006C1D09" w:rsidRDefault="0002670A" w:rsidP="00895EB1">
      <w:r>
        <w:t xml:space="preserve">Dehydration of the Kilauea Iki sample took place in multiple stages. </w:t>
      </w:r>
      <w:r w:rsidR="00E461E4">
        <w:t>During dehydration of the Kilauea Iki sample</w:t>
      </w:r>
      <w:r w:rsidR="00201E55">
        <w:t xml:space="preserve"> at 800°C</w:t>
      </w:r>
      <w:r w:rsidR="00E461E4">
        <w:t>,</w:t>
      </w:r>
      <w:r w:rsidR="008F2CC8">
        <w:t xml:space="preserve"> </w:t>
      </w:r>
      <w:r w:rsidR="00E461E4">
        <w:t xml:space="preserve">clear profiles could also be distinguished for </w:t>
      </w:r>
      <w:r w:rsidR="008F2CC8">
        <w:t>[tri-Fe</w:t>
      </w:r>
      <w:r w:rsidR="008F2CC8" w:rsidRPr="008F2CC8">
        <w:rPr>
          <w:vertAlign w:val="superscript"/>
        </w:rPr>
        <w:t>3+</w:t>
      </w:r>
      <w:r w:rsidR="008F2CC8">
        <w:rPr>
          <w:rFonts w:cstheme="minorHAnsi"/>
        </w:rPr>
        <w:t>-3356]</w:t>
      </w:r>
      <w:r w:rsidR="00BA26B7">
        <w:rPr>
          <w:rFonts w:cstheme="minorHAnsi"/>
        </w:rPr>
        <w:t xml:space="preserve"> (</w:t>
      </w:r>
      <w:r w:rsidR="00BA26B7">
        <w:rPr>
          <w:rFonts w:cstheme="minorHAnsi"/>
        </w:rPr>
        <w:fldChar w:fldCharType="begin"/>
      </w:r>
      <w:r w:rsidR="00BA26B7">
        <w:rPr>
          <w:rFonts w:cstheme="minorHAnsi"/>
        </w:rPr>
        <w:instrText xml:space="preserve"> REF _Ref482272217 \h </w:instrText>
      </w:r>
      <w:r w:rsidR="00BA26B7">
        <w:rPr>
          <w:rFonts w:cstheme="minorHAnsi"/>
        </w:rPr>
      </w:r>
      <w:r w:rsidR="00BA26B7">
        <w:rPr>
          <w:rFonts w:cstheme="minorHAnsi"/>
        </w:rPr>
        <w:fldChar w:fldCharType="separate"/>
      </w:r>
      <w:r w:rsidR="00BA26B7">
        <w:t xml:space="preserve">Figure </w:t>
      </w:r>
      <w:r w:rsidR="00BA26B7">
        <w:rPr>
          <w:noProof/>
        </w:rPr>
        <w:t>7</w:t>
      </w:r>
      <w:r w:rsidR="00BA26B7">
        <w:rPr>
          <w:rFonts w:cstheme="minorHAnsi"/>
        </w:rPr>
        <w:fldChar w:fldCharType="end"/>
      </w:r>
      <w:r w:rsidR="00BA26B7">
        <w:rPr>
          <w:rFonts w:cstheme="minorHAnsi"/>
        </w:rPr>
        <w:t>)</w:t>
      </w:r>
      <w:r w:rsidR="008F2CC8">
        <w:rPr>
          <w:rFonts w:cstheme="minorHAnsi"/>
        </w:rPr>
        <w:t>.</w:t>
      </w:r>
      <w:r w:rsidR="00E461E4">
        <w:rPr>
          <w:rFonts w:cstheme="minorHAnsi"/>
        </w:rPr>
        <w:t xml:space="preserve"> </w:t>
      </w:r>
    </w:p>
    <w:p w14:paraId="05A47120" w14:textId="77777777" w:rsidR="0083348F" w:rsidRDefault="0083348F" w:rsidP="006C1D09"/>
    <w:p w14:paraId="4074A92C" w14:textId="310FFCD0" w:rsidR="005A41FB" w:rsidRDefault="00FA04B5" w:rsidP="003E026C">
      <w:pPr>
        <w:keepNext/>
        <w:ind w:firstLine="0"/>
      </w:pPr>
      <w:r>
        <w:rPr>
          <w:noProof/>
        </w:rPr>
        <w:drawing>
          <wp:inline distT="0" distB="0" distL="0" distR="0" wp14:anchorId="4D6280B1" wp14:editId="271DAD66">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E05FE5" w14:textId="06B8C071" w:rsidR="00F90540" w:rsidRDefault="005A41FB" w:rsidP="00846322">
      <w:pPr>
        <w:pStyle w:val="Caption"/>
      </w:pPr>
      <w:bookmarkStart w:id="6" w:name="_Ref480967392"/>
      <w:r>
        <w:t xml:space="preserve">Figure </w:t>
      </w:r>
      <w:fldSimple w:instr=" SEQ Figure \* ARABIC ">
        <w:r w:rsidR="007E5BCF">
          <w:rPr>
            <w:noProof/>
          </w:rPr>
          <w:t>5</w:t>
        </w:r>
      </w:fldSimple>
      <w:bookmarkEnd w:id="6"/>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CC2740">
        <w:t xml:space="preserve">Table </w:t>
      </w:r>
      <w:r w:rsidR="00CC2740">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7E5BCF">
        <w:t xml:space="preserve">The </w:t>
      </w:r>
      <w:r w:rsidR="00C332C7">
        <w:t xml:space="preserve">black </w:t>
      </w:r>
      <w:r w:rsidR="007E5BCF">
        <w:t xml:space="preserve">baselines were used to construct the </w:t>
      </w:r>
      <w:r w:rsidR="007E5BCF">
        <w:lastRenderedPageBreak/>
        <w:t xml:space="preserve">profiles in </w:t>
      </w:r>
      <w:r w:rsidR="007E5BCF">
        <w:fldChar w:fldCharType="begin"/>
      </w:r>
      <w:r w:rsidR="007E5BCF">
        <w:instrText xml:space="preserve"> REF _Ref482090897 \h </w:instrText>
      </w:r>
      <w:r w:rsidR="007E5BCF">
        <w:fldChar w:fldCharType="separate"/>
      </w:r>
      <w:r w:rsidR="007E5BCF">
        <w:t xml:space="preserve">Figure </w:t>
      </w:r>
      <w:r w:rsidR="007E5BCF">
        <w:rPr>
          <w:noProof/>
        </w:rPr>
        <w:t>6</w:t>
      </w:r>
      <w:r w:rsidR="007E5BCF">
        <w:fldChar w:fldCharType="end"/>
      </w:r>
      <w:r w:rsidR="00C332C7">
        <w:t xml:space="preserve"> and </w:t>
      </w:r>
      <w:r w:rsidR="00C332C7">
        <w:fldChar w:fldCharType="begin"/>
      </w:r>
      <w:r w:rsidR="00C332C7">
        <w:instrText xml:space="preserve"> REF _Ref482272217 \h </w:instrText>
      </w:r>
      <w:r w:rsidR="00C332C7">
        <w:fldChar w:fldCharType="separate"/>
      </w:r>
      <w:r w:rsidR="00C332C7">
        <w:t xml:space="preserve">Figure </w:t>
      </w:r>
      <w:r w:rsidR="00C332C7">
        <w:rPr>
          <w:noProof/>
        </w:rPr>
        <w:t>7</w:t>
      </w:r>
      <w:r w:rsidR="00C332C7">
        <w:fldChar w:fldCharType="end"/>
      </w:r>
      <w:r w:rsidR="00C332C7">
        <w:t>.</w:t>
      </w:r>
      <w:r w:rsidR="006D7EFB">
        <w:t xml:space="preserve"> </w:t>
      </w:r>
      <w:r w:rsidR="006D7EFB">
        <w:rPr>
          <w:b/>
        </w:rPr>
        <w:t>NEED TO SWITCH BACK TO QUADRATIC.</w:t>
      </w:r>
      <w:r w:rsidR="006D7EFB">
        <w:t xml:space="preserve"> </w:t>
      </w:r>
      <w:r w:rsidR="00103EBB">
        <w:rPr>
          <w:noProof/>
        </w:rPr>
        <w:drawing>
          <wp:inline distT="0" distB="0" distL="0" distR="0" wp14:anchorId="78BB59D5" wp14:editId="21860876">
            <wp:extent cx="59436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1EBFD5C" w14:textId="7A3B3516" w:rsidR="00103EBB" w:rsidRDefault="00F90540" w:rsidP="00F90540">
      <w:pPr>
        <w:pStyle w:val="Caption"/>
      </w:pPr>
      <w:bookmarkStart w:id="7" w:name="_Ref482090897"/>
      <w:r>
        <w:t xml:space="preserve">Figure </w:t>
      </w:r>
      <w:fldSimple w:instr=" SEQ Figure \* ARABIC ">
        <w:r w:rsidR="007E5BCF">
          <w:rPr>
            <w:noProof/>
          </w:rPr>
          <w:t>6</w:t>
        </w:r>
      </w:fldSimple>
      <w:bookmarkEnd w:id="7"/>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7E5E8F">
        <w:t xml:space="preserve">Table </w:t>
      </w:r>
      <w:r w:rsidR="007E5E8F">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assymetry in some of the profiles </w:t>
      </w:r>
      <w:r w:rsidR="00103EBB">
        <w:lastRenderedPageBreak/>
        <w:t>primarily to differences between the baselines used to determine these areas (</w:t>
      </w:r>
      <w:r w:rsidR="00103EBB">
        <w:fldChar w:fldCharType="begin"/>
      </w:r>
      <w:r w:rsidR="00103EBB">
        <w:instrText xml:space="preserve"> REF _Ref480967392 \h </w:instrText>
      </w:r>
      <w:r w:rsidR="00103EBB">
        <w:fldChar w:fldCharType="separate"/>
      </w:r>
      <w:r w:rsidR="00103EBB">
        <w:t xml:space="preserve">Figure </w:t>
      </w:r>
      <w:r w:rsidR="00103EBB">
        <w:rPr>
          <w:noProof/>
        </w:rPr>
        <w:t>5</w:t>
      </w:r>
      <w:r w:rsidR="00103EBB">
        <w:fldChar w:fldCharType="end"/>
      </w:r>
      <w:r w:rsidR="00103EBB">
        <w:t xml:space="preserve">) and the true baselines, which could not be easily determined and also appeared to change over time. </w:t>
      </w:r>
    </w:p>
    <w:p w14:paraId="73F0378A" w14:textId="77777777" w:rsidR="007E5BCF" w:rsidRDefault="007E5BCF" w:rsidP="007E5BCF"/>
    <w:p w14:paraId="13608749" w14:textId="4AD1251A" w:rsidR="007E5BCF" w:rsidRDefault="007E5BCF" w:rsidP="007E5BCF">
      <w:pPr>
        <w:keepNext/>
      </w:pPr>
    </w:p>
    <w:p w14:paraId="73803843" w14:textId="7C5C7982" w:rsidR="007E5BCF" w:rsidRPr="007E5BCF" w:rsidRDefault="007E5BCF" w:rsidP="007E5BCF">
      <w:pPr>
        <w:pStyle w:val="Caption"/>
      </w:pPr>
      <w:bookmarkStart w:id="8" w:name="_Ref482272217"/>
      <w:r>
        <w:t xml:space="preserve">Figure </w:t>
      </w:r>
      <w:r w:rsidR="000C58F4">
        <w:fldChar w:fldCharType="begin"/>
      </w:r>
      <w:r w:rsidR="000C58F4">
        <w:instrText xml:space="preserve"> SEQ Figure \* ARABIC </w:instrText>
      </w:r>
      <w:r w:rsidR="000C58F4">
        <w:fldChar w:fldCharType="separate"/>
      </w:r>
      <w:r>
        <w:rPr>
          <w:noProof/>
        </w:rPr>
        <w:t>7</w:t>
      </w:r>
      <w:r w:rsidR="000C58F4">
        <w:rPr>
          <w:noProof/>
        </w:rPr>
        <w:fldChar w:fldCharType="end"/>
      </w:r>
      <w:bookmarkEnd w:id="8"/>
      <w:r w:rsidR="008D4CC5">
        <w:t>.</w:t>
      </w:r>
      <w:r w:rsidR="00DF7BC7">
        <w:t xml:space="preserve"> Diffusivities over time while dehydrating</w:t>
      </w:r>
      <w:r w:rsidR="008D4CC5">
        <w:t xml:space="preserve"> San Carlos olivine SC1-2.</w:t>
      </w:r>
    </w:p>
    <w:p w14:paraId="3484A8B2" w14:textId="77777777" w:rsidR="005C342B" w:rsidRDefault="005C342B" w:rsidP="00E559A8"/>
    <w:p w14:paraId="55B9E9F6" w14:textId="602A86E3" w:rsidR="00C94AC1" w:rsidRDefault="002633A9" w:rsidP="00C94AC1">
      <w:pPr>
        <w:pStyle w:val="Heading1"/>
      </w:pPr>
      <w:r>
        <w:t>Supplementary Figures</w:t>
      </w:r>
    </w:p>
    <w:p w14:paraId="662038BC" w14:textId="77777777" w:rsidR="00C94AC1" w:rsidRDefault="00C94AC1" w:rsidP="00C94AC1">
      <w:pPr>
        <w:pStyle w:val="Heading1"/>
      </w:pPr>
      <w:r>
        <w:rPr>
          <w:noProof/>
        </w:rPr>
        <w:drawing>
          <wp:inline distT="0" distB="0" distL="0" distR="0" wp14:anchorId="2B19FDFC" wp14:editId="43C13522">
            <wp:extent cx="29718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7E5E8F">
        <w:t xml:space="preserve">Figure </w:t>
      </w:r>
      <w:r w:rsidR="007E5E8F">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7E5E8F">
        <w:t xml:space="preserve">Figure </w:t>
      </w:r>
      <w:r w:rsidR="007E5E8F">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11BB043">
            <wp:extent cx="29718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9" w:name="_Ref482272419"/>
      <w:r>
        <w:t>Hydration profiles generated using linear baselines.</w:t>
      </w:r>
      <w:bookmarkEnd w:id="9"/>
    </w:p>
    <w:p w14:paraId="1AB3E830" w14:textId="71B4CCAF" w:rsidR="00C94AC1" w:rsidRPr="00C94AC1" w:rsidRDefault="00C94AC1" w:rsidP="00C94AC1">
      <w:pPr>
        <w:pStyle w:val="Heading1"/>
      </w:pPr>
      <w:r>
        <w:rPr>
          <w:noProof/>
        </w:rPr>
        <w:lastRenderedPageBreak/>
        <w:drawing>
          <wp:inline distT="0" distB="0" distL="0" distR="0" wp14:anchorId="7DCBB695" wp14:editId="0E45CB1E">
            <wp:extent cx="29718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0"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7E5E8F">
        <w:t xml:space="preserve">Figure </w:t>
      </w:r>
      <w:r w:rsidR="007E5E8F">
        <w:rPr>
          <w:noProof/>
        </w:rPr>
        <w:t>3</w:t>
      </w:r>
      <w:r>
        <w:fldChar w:fldCharType="end"/>
      </w:r>
      <w:r>
        <w:t>.</w:t>
      </w:r>
      <w:bookmarkEnd w:id="10"/>
    </w:p>
    <w:p w14:paraId="5FD93AAB" w14:textId="77777777" w:rsidR="00787765" w:rsidRDefault="00787765" w:rsidP="00787765"/>
    <w:p w14:paraId="49A79B3A" w14:textId="13F93B2F" w:rsidR="00787765" w:rsidRDefault="00103EBB" w:rsidP="00051482">
      <w:pPr>
        <w:ind w:firstLine="0"/>
      </w:pPr>
      <w:r>
        <w:rPr>
          <w:noProof/>
        </w:rPr>
        <w:lastRenderedPageBreak/>
        <w:drawing>
          <wp:inline distT="0" distB="0" distL="0" distR="0" wp14:anchorId="5B6027DB" wp14:editId="6F3377F1">
            <wp:extent cx="5943600" cy="7315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Fig4_SC_dehydration_profiles_linea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744764E3" w:rsidR="00787765" w:rsidRDefault="00787765" w:rsidP="006A3B19">
      <w:pPr>
        <w:pStyle w:val="ListParagraph"/>
        <w:numPr>
          <w:ilvl w:val="0"/>
          <w:numId w:val="4"/>
        </w:numPr>
      </w:pPr>
      <w:bookmarkStart w:id="11" w:name="_Ref482092681"/>
      <w:bookmarkStart w:id="12" w:name="_Ref482272325"/>
      <w:bookmarkStart w:id="13"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7E5E8F">
        <w:t xml:space="preserve">Figure </w:t>
      </w:r>
      <w:r w:rsidR="007E5E8F">
        <w:rPr>
          <w:noProof/>
        </w:rPr>
        <w:t>6</w:t>
      </w:r>
      <w:r w:rsidR="00304A48">
        <w:fldChar w:fldCharType="end"/>
      </w:r>
      <w:r w:rsidR="00304A48">
        <w:t xml:space="preserve"> </w:t>
      </w:r>
      <w:r>
        <w:t>generated using</w:t>
      </w:r>
      <w:bookmarkEnd w:id="11"/>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103EBB">
        <w:t xml:space="preserve">Figure </w:t>
      </w:r>
      <w:r w:rsidR="00103EBB">
        <w:rPr>
          <w:noProof/>
        </w:rPr>
        <w:t>2</w:t>
      </w:r>
      <w:r w:rsidR="00103EBB">
        <w:fldChar w:fldCharType="end"/>
      </w:r>
      <w:r w:rsidR="00440D0E">
        <w:t>.</w:t>
      </w:r>
      <w:bookmarkEnd w:id="12"/>
      <w:r w:rsidR="00103EBB">
        <w:t xml:space="preserve"> These linear baselines produce more symmetric profiles but often result in negative areas during the final two dehydration steps.</w:t>
      </w:r>
      <w:bookmarkEnd w:id="13"/>
      <w:r w:rsidR="00103EBB">
        <w:t xml:space="preserve"> </w:t>
      </w:r>
    </w:p>
    <w:p w14:paraId="6B92EE25" w14:textId="52D4A69D" w:rsidR="001947BA" w:rsidRDefault="001947BA" w:rsidP="001947BA"/>
    <w:p w14:paraId="2399EB09" w14:textId="5C8BDBDE" w:rsidR="008D4CC5" w:rsidRDefault="008D4CC5" w:rsidP="008D4CC5">
      <w:bookmarkStart w:id="14" w:name="_Ref482092687"/>
      <w:bookmarkStart w:id="15" w:name="_Ref482272329"/>
    </w:p>
    <w:p w14:paraId="4F1D3DF6" w14:textId="27439E0C" w:rsidR="008D4CC5" w:rsidRDefault="008D4CC5" w:rsidP="00E06573">
      <w:pPr>
        <w:pStyle w:val="ListParagraph"/>
        <w:numPr>
          <w:ilvl w:val="0"/>
          <w:numId w:val="4"/>
        </w:numPr>
      </w:pPr>
      <w:r>
        <w:lastRenderedPageBreak/>
        <w:t xml:space="preserve">Whole-block </w:t>
      </w:r>
      <w:r w:rsidR="001A495D">
        <w:t>dehydration</w:t>
      </w:r>
      <w:r>
        <w:t xml:space="preserve"> curves in San Carlos olivine SC1-2 after the first heating step</w:t>
      </w:r>
      <w:r w:rsidR="001A495D">
        <w:t xml:space="preserve"> and modeled diffusion curves</w:t>
      </w:r>
      <w:r>
        <w:t xml:space="preserve">. The data for [Ti] match the </w:t>
      </w:r>
      <w:r w:rsidR="0000374C">
        <w:t>curves expected for proton-polaron diffusion</w:t>
      </w:r>
      <w:r>
        <w:t xml:space="preserve"> well, but bulk H and [Si-3600] were </w:t>
      </w:r>
      <w:r w:rsidR="0000374C">
        <w:t>slower and noisier</w:t>
      </w:r>
      <w:bookmarkStart w:id="16" w:name="_GoBack"/>
      <w:bookmarkEnd w:id="16"/>
      <w:r>
        <w:t xml:space="preserve">. </w:t>
      </w:r>
    </w:p>
    <w:p w14:paraId="46228878" w14:textId="368793C8" w:rsidR="00853A24" w:rsidRDefault="00853A24" w:rsidP="00853A24">
      <w:pPr>
        <w:pStyle w:val="ListParagraph"/>
        <w:numPr>
          <w:ilvl w:val="0"/>
          <w:numId w:val="0"/>
        </w:numPr>
        <w:ind w:left="720"/>
      </w:pPr>
    </w:p>
    <w:p w14:paraId="0BAAE34B" w14:textId="5FA7DEFD" w:rsidR="00853A24" w:rsidRDefault="00853A24" w:rsidP="00853A24">
      <w:pPr>
        <w:pStyle w:val="ListParagraph"/>
        <w:numPr>
          <w:ilvl w:val="0"/>
          <w:numId w:val="4"/>
        </w:numPr>
      </w:pPr>
      <w:r>
        <w:t>Whole-block diffusion curves assuming proton-polaron diffusivities plotted on top of profiles in San Carlos olivine SC1-2</w:t>
      </w:r>
      <w:r>
        <w:t xml:space="preserve"> after the second</w:t>
      </w:r>
      <w:r>
        <w:t xml:space="preserve"> heating step. The data for [Ti] </w:t>
      </w:r>
      <w:r>
        <w:t xml:space="preserve">and bulk H </w:t>
      </w:r>
      <w:r>
        <w:t xml:space="preserve">match the expected diffusivities well and therefore are plotted in </w:t>
      </w:r>
      <w:r>
        <w:fldChar w:fldCharType="begin"/>
      </w:r>
      <w:r>
        <w:instrText xml:space="preserve"> REF _Ref482272217 \h </w:instrText>
      </w:r>
      <w:r>
        <w:fldChar w:fldCharType="separate"/>
      </w:r>
      <w:r>
        <w:t xml:space="preserve">Figure </w:t>
      </w:r>
      <w:r>
        <w:rPr>
          <w:noProof/>
        </w:rPr>
        <w:t>7</w:t>
      </w:r>
      <w:r>
        <w:fldChar w:fldCharType="end"/>
      </w:r>
      <w:r>
        <w:t xml:space="preserve">, but [Si-3600] </w:t>
      </w:r>
      <w:r>
        <w:t>was</w:t>
      </w:r>
      <w:r>
        <w:t xml:space="preserve"> too slow to</w:t>
      </w:r>
      <w:r>
        <w:t xml:space="preserve"> show diffusion curves that could</w:t>
      </w:r>
      <w:r>
        <w:t xml:space="preserve"> be confidently modeled. </w:t>
      </w:r>
    </w:p>
    <w:p w14:paraId="1E3B2FDC" w14:textId="77777777" w:rsidR="00853A24" w:rsidRDefault="00853A24" w:rsidP="00853A24">
      <w:pPr>
        <w:pStyle w:val="ListParagraph"/>
        <w:numPr>
          <w:ilvl w:val="0"/>
          <w:numId w:val="0"/>
        </w:numPr>
        <w:ind w:left="720"/>
      </w:pPr>
    </w:p>
    <w:p w14:paraId="45C8C2AC" w14:textId="0A3D220C" w:rsidR="006F4A94" w:rsidRDefault="006F4A94" w:rsidP="006F4A94">
      <w:pPr>
        <w:pStyle w:val="ListParagraph"/>
        <w:numPr>
          <w:ilvl w:val="0"/>
          <w:numId w:val="0"/>
        </w:numPr>
        <w:ind w:left="720"/>
      </w:pPr>
    </w:p>
    <w:p w14:paraId="6E36A9B1" w14:textId="5575B76A" w:rsidR="006F4A94" w:rsidRDefault="006F4A94" w:rsidP="006F4A94">
      <w:pPr>
        <w:pStyle w:val="ListParagraph"/>
        <w:numPr>
          <w:ilvl w:val="0"/>
          <w:numId w:val="4"/>
        </w:numPr>
      </w:pPr>
      <w:r>
        <w:t xml:space="preserve">Whole-block diffusion curves assuming proton-polaron diffusivities plotted on top of profiles in San Carlos olivine SC1-2 after the </w:t>
      </w:r>
      <w:r>
        <w:t>third</w:t>
      </w:r>
      <w:r>
        <w:t xml:space="preserve"> heating step. The data for [Ti] and bulk H match the expected diffusivities well and therefore are plotted in </w:t>
      </w:r>
      <w:r>
        <w:fldChar w:fldCharType="begin"/>
      </w:r>
      <w:r>
        <w:instrText xml:space="preserve"> REF _Ref482272217 \h </w:instrText>
      </w:r>
      <w:r>
        <w:fldChar w:fldCharType="separate"/>
      </w:r>
      <w:r>
        <w:t xml:space="preserve">Figure </w:t>
      </w:r>
      <w:r>
        <w:rPr>
          <w:noProof/>
        </w:rPr>
        <w:t>7</w:t>
      </w:r>
      <w:r>
        <w:fldChar w:fldCharType="end"/>
      </w:r>
      <w:r>
        <w:t xml:space="preserve">, but [Si-3600] was too slow to show diffusion curves that could be confidently modeled. </w:t>
      </w:r>
    </w:p>
    <w:p w14:paraId="048B4730" w14:textId="77777777" w:rsidR="006F4A94" w:rsidRDefault="006F4A94" w:rsidP="006F4A94">
      <w:pPr>
        <w:pStyle w:val="ListParagraph"/>
        <w:numPr>
          <w:ilvl w:val="0"/>
          <w:numId w:val="0"/>
        </w:numPr>
        <w:ind w:left="720"/>
      </w:pPr>
    </w:p>
    <w:p w14:paraId="484290AA" w14:textId="664FD749" w:rsidR="00690133" w:rsidRDefault="00690133" w:rsidP="00690133">
      <w:pPr>
        <w:pStyle w:val="ListParagraph"/>
        <w:numPr>
          <w:ilvl w:val="0"/>
          <w:numId w:val="0"/>
        </w:numPr>
        <w:ind w:left="720"/>
      </w:pPr>
    </w:p>
    <w:p w14:paraId="08AE4C38" w14:textId="027C0435" w:rsidR="00690133" w:rsidRDefault="00690133" w:rsidP="00690133">
      <w:pPr>
        <w:pStyle w:val="ListParagraph"/>
        <w:numPr>
          <w:ilvl w:val="0"/>
          <w:numId w:val="4"/>
        </w:numPr>
      </w:pPr>
      <w:r>
        <w:t xml:space="preserve">Whole-block diffusion curves assuming proton-polaron diffusivities plotted on top of profiles in San Carlos olivine SC1-2 after the </w:t>
      </w:r>
      <w:r>
        <w:t xml:space="preserve">fourth </w:t>
      </w:r>
      <w:r>
        <w:t xml:space="preserve">heating step. </w:t>
      </w:r>
      <w:r w:rsidR="00CA09EF">
        <w:t>The bulk H is slightly too slow || a, but still t</w:t>
      </w:r>
      <w:r>
        <w:t xml:space="preserve">he data for [Ti] and bulk H match the expected diffusivities well </w:t>
      </w:r>
      <w:r>
        <w:t>enough that they are</w:t>
      </w:r>
      <w:r>
        <w:t xml:space="preserve"> plotted in </w:t>
      </w:r>
      <w:r>
        <w:fldChar w:fldCharType="begin"/>
      </w:r>
      <w:r>
        <w:instrText xml:space="preserve"> REF _Ref482272217 \h </w:instrText>
      </w:r>
      <w:r>
        <w:fldChar w:fldCharType="separate"/>
      </w:r>
      <w:r>
        <w:t xml:space="preserve">Figure </w:t>
      </w:r>
      <w:r>
        <w:rPr>
          <w:noProof/>
        </w:rPr>
        <w:t>7</w:t>
      </w:r>
      <w:r>
        <w:fldChar w:fldCharType="end"/>
      </w:r>
      <w:r w:rsidR="00CA09EF">
        <w:t xml:space="preserve"> as proton-polaron. The</w:t>
      </w:r>
      <w:r>
        <w:t xml:space="preserve"> [Si-3600] was too slow to show diffusion curves that could be confidently modeled. </w:t>
      </w:r>
    </w:p>
    <w:p w14:paraId="056129EC" w14:textId="2002FCD0" w:rsidR="00690133" w:rsidRDefault="00690133" w:rsidP="00690133"/>
    <w:p w14:paraId="57A6F04A" w14:textId="6119F9EA" w:rsidR="00350423" w:rsidRDefault="00350423" w:rsidP="00AC7CFD">
      <w:pPr>
        <w:pStyle w:val="ListParagraph"/>
        <w:numPr>
          <w:ilvl w:val="0"/>
          <w:numId w:val="4"/>
        </w:numPr>
      </w:pPr>
      <w:r>
        <w:t xml:space="preserve">Whole-block diffusion curves plotted on top of profiles in San Carlos olivine SC1-2 after the </w:t>
      </w:r>
      <w:r>
        <w:t>fifth</w:t>
      </w:r>
      <w:r>
        <w:t xml:space="preserve"> heating step. The bulk H is slightly too slow || a</w:t>
      </w:r>
      <w:r>
        <w:t xml:space="preserve"> for</w:t>
      </w:r>
      <w:r>
        <w:t xml:space="preserve"> proton-polaron diffusivities, but still the data for [Ti] and bulk H match the expected diffusivities well enough that they are plotted in </w:t>
      </w:r>
      <w:r>
        <w:fldChar w:fldCharType="begin"/>
      </w:r>
      <w:r>
        <w:instrText xml:space="preserve"> REF _Ref482272217 \h </w:instrText>
      </w:r>
      <w:r>
        <w:fldChar w:fldCharType="separate"/>
      </w:r>
      <w:r>
        <w:t xml:space="preserve">Figure </w:t>
      </w:r>
      <w:r>
        <w:rPr>
          <w:noProof/>
        </w:rPr>
        <w:t>7</w:t>
      </w:r>
      <w:r>
        <w:fldChar w:fldCharType="end"/>
      </w:r>
      <w:r>
        <w:t xml:space="preserve"> as proton-polaron. The [Si-3600] </w:t>
      </w:r>
      <w:r>
        <w:t>is starting to move || a</w:t>
      </w:r>
      <w:r w:rsidR="008230D8">
        <w:t>, but it is still too slow to model confidently.</w:t>
      </w:r>
    </w:p>
    <w:p w14:paraId="51F5A425" w14:textId="77777777" w:rsidR="00350423" w:rsidRDefault="00350423" w:rsidP="00350423">
      <w:pPr>
        <w:ind w:left="360" w:firstLine="0"/>
      </w:pPr>
    </w:p>
    <w:p w14:paraId="2B751C37" w14:textId="77777777" w:rsidR="00853A24" w:rsidRPr="00C94AC1" w:rsidRDefault="00853A24" w:rsidP="00E06573">
      <w:pPr>
        <w:pStyle w:val="ListParagraph"/>
        <w:numPr>
          <w:ilvl w:val="0"/>
          <w:numId w:val="4"/>
        </w:numPr>
      </w:pPr>
    </w:p>
    <w:p w14:paraId="4A618696" w14:textId="3B774141" w:rsidR="00E06573" w:rsidRDefault="00E06573" w:rsidP="00B722EF">
      <w:pPr>
        <w:ind w:left="360" w:firstLine="0"/>
      </w:pPr>
      <w:r>
        <w:br w:type="column"/>
      </w:r>
    </w:p>
    <w:bookmarkEnd w:id="14"/>
    <w:bookmarkEnd w:id="15"/>
    <w:p w14:paraId="20A17D1B" w14:textId="09BE91C8" w:rsidR="003117B9" w:rsidRDefault="002633A9" w:rsidP="003117B9">
      <w:pPr>
        <w:pStyle w:val="Heading1"/>
      </w:pPr>
      <w:r>
        <w:br w:type="column"/>
      </w:r>
      <w:r w:rsidR="003117B9">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C29D25" w14:textId="77777777" w:rsidR="000C58F4" w:rsidRDefault="000C58F4" w:rsidP="007C03D1">
      <w:r>
        <w:separator/>
      </w:r>
    </w:p>
  </w:endnote>
  <w:endnote w:type="continuationSeparator" w:id="0">
    <w:p w14:paraId="33B9A379" w14:textId="77777777" w:rsidR="000C58F4" w:rsidRDefault="000C58F4"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B00C2" w14:textId="77777777" w:rsidR="000C58F4" w:rsidRDefault="000C58F4" w:rsidP="007C03D1">
      <w:r>
        <w:separator/>
      </w:r>
    </w:p>
  </w:footnote>
  <w:footnote w:type="continuationSeparator" w:id="0">
    <w:p w14:paraId="6FF84977" w14:textId="77777777" w:rsidR="000C58F4" w:rsidRDefault="000C58F4"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605A"/>
    <w:rsid w:val="00007165"/>
    <w:rsid w:val="00014D59"/>
    <w:rsid w:val="00023E7B"/>
    <w:rsid w:val="0002670A"/>
    <w:rsid w:val="00030D69"/>
    <w:rsid w:val="000326FE"/>
    <w:rsid w:val="00032F36"/>
    <w:rsid w:val="000423AF"/>
    <w:rsid w:val="000438A8"/>
    <w:rsid w:val="00044503"/>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3EBB"/>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04A48"/>
    <w:rsid w:val="003117B9"/>
    <w:rsid w:val="00312F6E"/>
    <w:rsid w:val="00315AF0"/>
    <w:rsid w:val="0032570E"/>
    <w:rsid w:val="00325C14"/>
    <w:rsid w:val="003310DC"/>
    <w:rsid w:val="0033411F"/>
    <w:rsid w:val="00336649"/>
    <w:rsid w:val="00341279"/>
    <w:rsid w:val="00346067"/>
    <w:rsid w:val="003472AF"/>
    <w:rsid w:val="00350423"/>
    <w:rsid w:val="0035738C"/>
    <w:rsid w:val="00360F4D"/>
    <w:rsid w:val="00364AEB"/>
    <w:rsid w:val="003735BB"/>
    <w:rsid w:val="00382A75"/>
    <w:rsid w:val="00382E8B"/>
    <w:rsid w:val="00384CA0"/>
    <w:rsid w:val="0038509B"/>
    <w:rsid w:val="00393A0F"/>
    <w:rsid w:val="003976F2"/>
    <w:rsid w:val="003A6159"/>
    <w:rsid w:val="003A75C1"/>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23B4E"/>
    <w:rsid w:val="0044090F"/>
    <w:rsid w:val="00440D0E"/>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C1236"/>
    <w:rsid w:val="004C684C"/>
    <w:rsid w:val="004C7B24"/>
    <w:rsid w:val="004D21D2"/>
    <w:rsid w:val="004D4AAF"/>
    <w:rsid w:val="004D7D6D"/>
    <w:rsid w:val="004E2F98"/>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854E3"/>
    <w:rsid w:val="00591D1F"/>
    <w:rsid w:val="00592A37"/>
    <w:rsid w:val="00594E1A"/>
    <w:rsid w:val="00595597"/>
    <w:rsid w:val="005A26E9"/>
    <w:rsid w:val="005A374F"/>
    <w:rsid w:val="005A41DB"/>
    <w:rsid w:val="005A41FB"/>
    <w:rsid w:val="005A5A26"/>
    <w:rsid w:val="005B3D0A"/>
    <w:rsid w:val="005C342B"/>
    <w:rsid w:val="005C5150"/>
    <w:rsid w:val="005D53C0"/>
    <w:rsid w:val="005D5E8F"/>
    <w:rsid w:val="005D63FD"/>
    <w:rsid w:val="005D7BC1"/>
    <w:rsid w:val="005E2EBE"/>
    <w:rsid w:val="005F11E6"/>
    <w:rsid w:val="005F147E"/>
    <w:rsid w:val="005F2D14"/>
    <w:rsid w:val="005F41B9"/>
    <w:rsid w:val="005F5BDF"/>
    <w:rsid w:val="006022E4"/>
    <w:rsid w:val="00602C6B"/>
    <w:rsid w:val="0061017A"/>
    <w:rsid w:val="006135C8"/>
    <w:rsid w:val="00614103"/>
    <w:rsid w:val="00615291"/>
    <w:rsid w:val="00615D54"/>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73EB1"/>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D1F53"/>
    <w:rsid w:val="006D7EFB"/>
    <w:rsid w:val="006E3C26"/>
    <w:rsid w:val="006E520A"/>
    <w:rsid w:val="006F4A94"/>
    <w:rsid w:val="006F5172"/>
    <w:rsid w:val="00700433"/>
    <w:rsid w:val="00703148"/>
    <w:rsid w:val="00706BAA"/>
    <w:rsid w:val="007165EA"/>
    <w:rsid w:val="00721801"/>
    <w:rsid w:val="00721DEB"/>
    <w:rsid w:val="00724D5D"/>
    <w:rsid w:val="00726170"/>
    <w:rsid w:val="007279B5"/>
    <w:rsid w:val="00734C2C"/>
    <w:rsid w:val="00740338"/>
    <w:rsid w:val="007403C8"/>
    <w:rsid w:val="00744593"/>
    <w:rsid w:val="00744E71"/>
    <w:rsid w:val="0074768A"/>
    <w:rsid w:val="00754A3D"/>
    <w:rsid w:val="00755891"/>
    <w:rsid w:val="0075729A"/>
    <w:rsid w:val="0076016E"/>
    <w:rsid w:val="00761C49"/>
    <w:rsid w:val="0076309C"/>
    <w:rsid w:val="00773176"/>
    <w:rsid w:val="007732FF"/>
    <w:rsid w:val="007762E9"/>
    <w:rsid w:val="00780776"/>
    <w:rsid w:val="0078659E"/>
    <w:rsid w:val="00787765"/>
    <w:rsid w:val="00790B8D"/>
    <w:rsid w:val="00796073"/>
    <w:rsid w:val="007A0724"/>
    <w:rsid w:val="007A277E"/>
    <w:rsid w:val="007A3180"/>
    <w:rsid w:val="007A3DF4"/>
    <w:rsid w:val="007A7D7A"/>
    <w:rsid w:val="007B7ED9"/>
    <w:rsid w:val="007C03D1"/>
    <w:rsid w:val="007C06F1"/>
    <w:rsid w:val="007C5F25"/>
    <w:rsid w:val="007D71B9"/>
    <w:rsid w:val="007E14D1"/>
    <w:rsid w:val="007E5BCF"/>
    <w:rsid w:val="007E5E8F"/>
    <w:rsid w:val="007F3A9E"/>
    <w:rsid w:val="00800AB7"/>
    <w:rsid w:val="00807E9E"/>
    <w:rsid w:val="00811444"/>
    <w:rsid w:val="0081615A"/>
    <w:rsid w:val="008162BD"/>
    <w:rsid w:val="008230D8"/>
    <w:rsid w:val="008250FE"/>
    <w:rsid w:val="008300CD"/>
    <w:rsid w:val="00831C4F"/>
    <w:rsid w:val="008327EC"/>
    <w:rsid w:val="0083348F"/>
    <w:rsid w:val="00835DAA"/>
    <w:rsid w:val="0084596D"/>
    <w:rsid w:val="00846251"/>
    <w:rsid w:val="00846322"/>
    <w:rsid w:val="00853A24"/>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95EB1"/>
    <w:rsid w:val="008A6CD0"/>
    <w:rsid w:val="008A7701"/>
    <w:rsid w:val="008B106F"/>
    <w:rsid w:val="008B1E98"/>
    <w:rsid w:val="008B3D48"/>
    <w:rsid w:val="008B678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5059"/>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332C7"/>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1663"/>
    <w:rsid w:val="00C94AC1"/>
    <w:rsid w:val="00CA09EF"/>
    <w:rsid w:val="00CA37AA"/>
    <w:rsid w:val="00CA3B81"/>
    <w:rsid w:val="00CA7FB7"/>
    <w:rsid w:val="00CB045B"/>
    <w:rsid w:val="00CB2856"/>
    <w:rsid w:val="00CB3BD4"/>
    <w:rsid w:val="00CB6762"/>
    <w:rsid w:val="00CC17F9"/>
    <w:rsid w:val="00CC2740"/>
    <w:rsid w:val="00CC3CD1"/>
    <w:rsid w:val="00CC5082"/>
    <w:rsid w:val="00CD393F"/>
    <w:rsid w:val="00CD5997"/>
    <w:rsid w:val="00CD7985"/>
    <w:rsid w:val="00CE24E5"/>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BC7"/>
    <w:rsid w:val="00DF7C33"/>
    <w:rsid w:val="00DF7F53"/>
    <w:rsid w:val="00E06573"/>
    <w:rsid w:val="00E07129"/>
    <w:rsid w:val="00E123C0"/>
    <w:rsid w:val="00E133CE"/>
    <w:rsid w:val="00E15A7B"/>
    <w:rsid w:val="00E23DA6"/>
    <w:rsid w:val="00E25B72"/>
    <w:rsid w:val="00E301A0"/>
    <w:rsid w:val="00E330F2"/>
    <w:rsid w:val="00E35667"/>
    <w:rsid w:val="00E36EE4"/>
    <w:rsid w:val="00E4109D"/>
    <w:rsid w:val="00E41645"/>
    <w:rsid w:val="00E42FD9"/>
    <w:rsid w:val="00E461E4"/>
    <w:rsid w:val="00E559A8"/>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CDBB7-0C88-4E8C-96E5-60F1DE3E5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7</TotalTime>
  <Pages>18</Pages>
  <Words>13812</Words>
  <Characters>78732</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80</cp:revision>
  <cp:lastPrinted>2017-04-26T15:11:00Z</cp:lastPrinted>
  <dcterms:created xsi:type="dcterms:W3CDTF">2017-03-30T22:54:00Z</dcterms:created>
  <dcterms:modified xsi:type="dcterms:W3CDTF">2017-05-1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